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521BD3">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521BD3">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521BD3">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521BD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3810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20A3461A"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" strokecolor="#4f81bd [3204]" strokeweight="3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" strokecolor="#4579b8 [3044]">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" strokecolor="#4579b8 [3044]">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" fillcolor="white [3201]" strokecolor="black [3200]" strokeweight="2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" fillcolor="#f79646 [3209]" strokecolor="#974706 [1609]" strokeweight="2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" strokecolor="#4579b8 [3044]">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" adj="14894" fillcolor="black [3200]" strokecolor="black [1600]" strokeweight="2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" strokecolor="#4579b8 [3044]" strokeweight="3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" strokecolor="#4579b8 [3044]">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" strokecolor="#4579b8 [3044]">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" fillcolor="white [3201]" strokecolor="black [3200]" strokeweight="2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" fillcolor="#c0504d [3205]" strokecolor="#622423 [1605]" strokeweight="2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" strokecolor="#4579b8 [3044]">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" path="m646,481697nsc18772,211492,407534,-1700,879018,10v480250,1742,867966,225512,867966,500945l873492,500955,646,481697xem646,481697nfc18772,211492,407534,-1700,879018,10v480250,1742,867966,225512,867966,500945e" filled="f" strokecolor="#4579b8 [3044]">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" fillcolor="#4f81bd [3204]" strokecolor="#243f60 [1604]" strokeweight="2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F22C5F5"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" strokecolor="#4579b8 [3044]" strokeweight="3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" strokecolor="#4579b8 [3044]" strokeweight="3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" strokecolor="#4579b8 [3044]">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" fillcolor="white [3201]" strokecolor="black [3200]" strokeweight="2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" fillcolor="#c0504d [3205]" strokecolor="#622423 [1605]" strokeweight="2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" strokecolor="#4579b8 [3044]">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5715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75EFD834"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" strokecolor="#4579b8 [3044]" strokeweight="3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" strokecolor="#4579b8 [3044]">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" strokecolor="#4579b8 [3044]">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" fillcolor="white [3201]" strokecolor="black [3200]" strokeweight="2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" fillcolor="#c0504d [3205]" strokecolor="#622423 [1605]" strokeweight="2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" strokecolor="#4579b8 [3044]">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" fillcolor="white [3201]" strokecolor="black [3200]" strokeweight="2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" path="m946870,22998nsc1239878,83674,1437384,253394,1437384,444504r-718692,l946870,22998xem946870,22998nfc1239878,83674,1437384,253394,1437384,444504e" filled="f" strokecolor="#4579b8 [3044]">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" strokecolor="#4579b8 [3044]" strokeweight="3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" strokecolor="#4579b8 [3044]">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" strokecolor="#4579b8 [3044]">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" fillcolor="white [3201]" strokecolor="black [3200]" strokeweight="2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" fillcolor="#c0504d [3205]" strokecolor="#622423 [1605]" strokeweight="2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" strokecolor="#4579b8 [3044]">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" fillcolor="#4f81bd [3204]" strokecolor="#243f60 [1604]" strokeweight="2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" adj="14894" fillcolor="black [3200]" strokecolor="black [1600]" strokeweight="2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ACF5B4C"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" strokecolor="#4579b8 [3044]">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" strokecolor="#4579b8 [3044]">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" fillcolor="white [3201]" strokecolor="black [3200]" strokeweight="2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TfJwQAAANwAAAAPAAAAZHJzL2Rvd25yZXYueG1sRE/Pa8Iw&#10;FL4L+x/CG+ymyToY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BjBN8nBAAAA3AAAAA8AAAAA&#10;AAAAAAAAAAAABwIAAGRycy9kb3ducmV2LnhtbFBLBQYAAAAAAwADALcAAAD1AgAAAAA=&#10;" fillcolor="#c0504d [3205]" strokecolor="#622423 [1605]" strokeweight="2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" strokecolor="#4579b8 [3044]">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" strokecolor="#4579b8 [3044]">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" fillcolor="white [3201]" strokecolor="black [3200]" strokeweight="2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" fillcolor="#c0504d [3205]" strokecolor="#622423 [1605]" strokeweight="2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" strokecolor="#4579b8 [3044]">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48B2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" strokecolor="#4579b8 [3044]">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" strokecolor="#4579b8 [3044]">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" fillcolor="white [3201]" strokecolor="black [3200]" strokeweight="2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tJpwQAAANwAAAAPAAAAZHJzL2Rvd25yZXYueG1sRE/Pa8Iw&#10;FL4L+x/CG+ymyQob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MUe0mnBAAAA3AAAAA8AAAAA&#10;AAAAAAAAAAAABwIAAGRycy9kb3ducmV2LnhtbFBLBQYAAAAAAwADALcAAAD1AgAAAAA=&#10;" fillcolor="#c0504d [3205]" strokecolor="#622423 [1605]" strokeweight="2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" strokecolor="#4579b8 [3044]">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" strokecolor="#4579b8 [3044]">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" strokecolor="#4579b8 [3044]">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" fillcolor="white [3201]" strokecolor="black [3200]" strokeweight="2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" fillcolor="#c0504d [3205]" strokecolor="#622423 [1605]" strokeweight="2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" strokecolor="#4579b8 [3044]">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DD3533" w:rsidRPr="00E416AE" w:rsidRDefault="00DD353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DD3533" w:rsidRPr="00E416AE" w:rsidRDefault="00DD353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DD3533" w:rsidRPr="00AB63EF" w:rsidRDefault="00DD353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D3533" w:rsidRPr="00CA5CE2" w:rsidRDefault="00DD353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D3533" w:rsidRPr="00AB63EF" w:rsidRDefault="00DD353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D3533" w:rsidRPr="00CA5CE2" w:rsidRDefault="00DD353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DD3533" w:rsidRPr="00CA5CE2" w:rsidRDefault="00DD353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DD3533" w:rsidRPr="00475CBF" w:rsidRDefault="00DD353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DD3533" w:rsidRPr="00475CBF" w:rsidRDefault="00DD353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DD3533" w:rsidRPr="00475CBF" w:rsidRDefault="00DD353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DD3533" w:rsidRPr="00475CBF" w:rsidRDefault="00DD353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DD3533" w:rsidRPr="00475CBF" w:rsidRDefault="00DD353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DD3533" w:rsidRPr="00475CBF" w:rsidRDefault="00DD353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DD3533" w:rsidRPr="00475CBF" w:rsidRDefault="00DD353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DD3533" w:rsidRPr="00475CBF" w:rsidRDefault="00DD353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D778B">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572259" w:rsidRPr="00ED5DBD" w:rsidRDefault="0057225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72259" w:rsidRDefault="00572259"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572259" w:rsidRDefault="00572259"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572259" w:rsidRDefault="00572259"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572259" w:rsidRDefault="00572259"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572259" w:rsidRDefault="00572259"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572259" w:rsidRDefault="00572259"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572259" w:rsidRDefault="00572259"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572259" w:rsidRPr="00ED5DBD" w:rsidRDefault="0057225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572259" w:rsidRDefault="00572259"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572259" w:rsidRDefault="00572259"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572259" w:rsidRDefault="00572259"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572259" w:rsidRDefault="00572259"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572259" w:rsidRDefault="00572259"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bookmarkStart w:id="308" w:name="_GoBack"/>
      <w:bookmarkEnd w:id="308"/>
    </w:p>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lastRenderedPageBreak/>
        <w:t>Kịch bản sử dụng hệ thống</w:t>
      </w:r>
      <w:bookmarkEnd w:id="309"/>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Pr="004B5089" w:rsidRDefault="00DD353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DD3533" w:rsidRPr="004B5089" w:rsidRDefault="00DD3533"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DD3533" w:rsidRPr="004B5089" w:rsidRDefault="00DD3533"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DD3533" w:rsidRPr="004B5089" w:rsidRDefault="00DD3533"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4"/>
      <w:r>
        <w:rPr>
          <w:noProof/>
        </w:rPr>
        <w:t xml:space="preserve"> Cách bố trí máy chiếu trên cao</w:t>
      </w:r>
      <w:bookmarkEnd w:id="315"/>
    </w:p>
    <w:p w:rsidR="00DA4EE9" w:rsidRDefault="004B5089" w:rsidP="00DA4EE9">
      <w:pPr>
        <w:rPr>
          <w:lang w:val="en-US"/>
        </w:rPr>
      </w:pPr>
      <w:r>
        <w:rPr>
          <w:lang w:val="en-US"/>
        </w:rPr>
        <w:lastRenderedPageBreak/>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DD3533" w:rsidRPr="00C22F55" w:rsidRDefault="00DD353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DD3533" w:rsidRPr="00C22F55" w:rsidRDefault="00DD353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DD3533" w:rsidRDefault="00DD353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DD3533" w:rsidRDefault="00DD353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DD3533" w:rsidRDefault="00DD353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DD3533" w:rsidRDefault="00DD353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DD3533" w:rsidRDefault="00DD3533"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DD3533" w:rsidRDefault="00DD3533"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DD3533" w:rsidRDefault="00DD3533"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xml:space="preserve">,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DD3533" w:rsidRDefault="00DD3533"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lastRenderedPageBreak/>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t xml:space="preserve">Kỹ thuật ánh xạ tọa độ giữa </w:t>
      </w:r>
      <w:r w:rsidR="00032D0B">
        <w:t>các không gian tọa độ</w:t>
      </w:r>
      <w:bookmarkEnd w:id="324"/>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5" w:name="_Toc360417501"/>
      <w:bookmarkStart w:id="326"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521BD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521BD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521BD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F33271" w:rsidRPr="00562157" w:rsidRDefault="00F33271" w:rsidP="00F33271">
      <w:pPr>
        <w:pStyle w:val="Heading2"/>
        <w:rPr>
          <w:lang w:val="en-US"/>
        </w:rPr>
      </w:pPr>
      <w:bookmarkStart w:id="350" w:name="_Toc515781240"/>
      <w:r w:rsidRPr="00562157">
        <w:rPr>
          <w:lang w:val="en-US"/>
        </w:rPr>
        <w:t xml:space="preserve">Các chức năng của </w:t>
      </w:r>
      <w:bookmarkEnd w:id="325"/>
      <w:bookmarkEnd w:id="326"/>
      <w:r w:rsidR="00455AA8" w:rsidRPr="00562157">
        <w:rPr>
          <w:lang w:val="en-US"/>
        </w:rPr>
        <w:t>hệ thống</w:t>
      </w:r>
      <w:bookmarkEnd w:id="350"/>
    </w:p>
    <w:p w:rsidR="00FF3E46" w:rsidRPr="00562157" w:rsidRDefault="00FF3E46" w:rsidP="00532DCB">
      <w:pPr>
        <w:pStyle w:val="Heading3"/>
      </w:pPr>
      <w:bookmarkStart w:id="351" w:name="_Ref360804200"/>
      <w:bookmarkStart w:id="352" w:name="_Toc515781241"/>
      <w:r w:rsidRPr="00562157">
        <w:t>Các cách thức tương tác</w:t>
      </w:r>
      <w:bookmarkEnd w:id="351"/>
      <w:bookmarkEnd w:id="352"/>
    </w:p>
    <w:p w:rsidR="00DD3D88" w:rsidRPr="00562157" w:rsidRDefault="00DD3D88" w:rsidP="00532DCB">
      <w:pPr>
        <w:pStyle w:val="Heading3"/>
      </w:pPr>
      <w:bookmarkStart w:id="353" w:name="_Toc515781242"/>
      <w:r w:rsidRPr="00562157">
        <w:t>Màn hình giao diện chính</w:t>
      </w:r>
      <w:bookmarkEnd w:id="353"/>
    </w:p>
    <w:p w:rsidR="007C72D8" w:rsidRDefault="007C72D8" w:rsidP="00CD778B">
      <w:pPr>
        <w:pStyle w:val="Heading2"/>
        <w:rPr>
          <w:lang w:val="en-US"/>
        </w:rPr>
      </w:pPr>
      <w:bookmarkStart w:id="354" w:name="_Toc359938303"/>
      <w:bookmarkStart w:id="355" w:name="_Toc360055380"/>
      <w:bookmarkStart w:id="356" w:name="_Toc360417504"/>
      <w:bookmarkStart w:id="357" w:name="_Toc360417684"/>
      <w:bookmarkStart w:id="358" w:name="_Toc515781243"/>
      <w:r w:rsidRPr="00562157">
        <w:rPr>
          <w:lang w:val="en-US"/>
        </w:rPr>
        <w:t>Kết luận</w:t>
      </w:r>
      <w:bookmarkEnd w:id="354"/>
      <w:bookmarkEnd w:id="355"/>
      <w:bookmarkEnd w:id="356"/>
      <w:bookmarkEnd w:id="357"/>
      <w:bookmarkEnd w:id="358"/>
    </w:p>
    <w:p w:rsidR="006D712D" w:rsidRDefault="006D712D" w:rsidP="006D712D">
      <w:pPr>
        <w:rPr>
          <w:lang w:val="en-US"/>
        </w:rPr>
      </w:pPr>
    </w:p>
    <w:p w:rsidR="006D712D" w:rsidRPr="00562157" w:rsidRDefault="006D712D" w:rsidP="006D712D">
      <w:pPr>
        <w:pStyle w:val="Pagetitle"/>
        <w:rPr>
          <w:lang w:val="en-US"/>
        </w:rPr>
      </w:pPr>
      <w:bookmarkStart w:id="359" w:name="_Toc515781244"/>
      <w:r>
        <w:rPr>
          <w:lang w:val="en-US"/>
        </w:rPr>
        <w:lastRenderedPageBreak/>
        <w:t>TÀI LIỆU THAM KHẢO</w:t>
      </w:r>
      <w:bookmarkEnd w:id="359"/>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1BD3" w:rsidRDefault="00521BD3" w:rsidP="00CD778B">
      <w:r>
        <w:separator/>
      </w:r>
    </w:p>
    <w:p w:rsidR="00521BD3" w:rsidRDefault="00521BD3" w:rsidP="00CD778B"/>
  </w:endnote>
  <w:endnote w:type="continuationSeparator" w:id="0">
    <w:p w:rsidR="00521BD3" w:rsidRDefault="00521BD3" w:rsidP="00CD778B">
      <w:r>
        <w:continuationSeparator/>
      </w:r>
    </w:p>
    <w:p w:rsidR="00521BD3" w:rsidRDefault="00521BD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rsidR="00DD3533" w:rsidRDefault="00DD353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1BD3" w:rsidRDefault="00521BD3" w:rsidP="00CD778B">
      <w:r>
        <w:separator/>
      </w:r>
    </w:p>
    <w:p w:rsidR="00521BD3" w:rsidRDefault="00521BD3" w:rsidP="00CD778B"/>
  </w:footnote>
  <w:footnote w:type="continuationSeparator" w:id="0">
    <w:p w:rsidR="00521BD3" w:rsidRDefault="00521BD3" w:rsidP="00CD778B">
      <w:r>
        <w:continuationSeparator/>
      </w:r>
    </w:p>
    <w:p w:rsidR="00521BD3" w:rsidRDefault="00521BD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0" type="#_x0000_t75" style="width:11.25pt;height:11.25pt" o:bullet="t">
        <v:imagedata r:id="rId1" o:title="BD14565_"/>
      </v:shape>
    </w:pict>
  </w:numPicBullet>
  <w:numPicBullet w:numPicBulletId="1">
    <w:pict>
      <v:shape id="_x0000_i1081" type="#_x0000_t75" style="width:9pt;height:9pt" o:bullet="t">
        <v:imagedata r:id="rId2" o:title="BD14755_"/>
      </v:shape>
    </w:pict>
  </w:numPicBullet>
  <w:numPicBullet w:numPicBulletId="2">
    <w:pict>
      <v:shape id="_x0000_i1082" type="#_x0000_t75" style="width:11.25pt;height:11.25pt" o:bullet="t">
        <v:imagedata r:id="rId3" o:title="BD14752_"/>
      </v:shape>
    </w:pict>
  </w:numPicBullet>
  <w:numPicBullet w:numPicBulletId="3">
    <w:pict>
      <v:shape id="_x0000_i1083" type="#_x0000_t75" style="width:9pt;height:9pt" o:bullet="t">
        <v:imagedata r:id="rId4" o:title="BD14581_"/>
      </v:shape>
    </w:pict>
  </w:numPicBullet>
  <w:numPicBullet w:numPicBulletId="4">
    <w:pict>
      <v:shape id="_x0000_i1084" type="#_x0000_t75" style="width:25.5pt;height:32.25pt" o:bullet="t">
        <v:imagedata r:id="rId5" o:title="light"/>
      </v:shape>
    </w:pict>
  </w:numPicBullet>
  <w:numPicBullet w:numPicBulletId="5">
    <w:pict>
      <v:shape id="_x0000_i1085" type="#_x0000_t75" style="width:25.5pt;height:25.5pt" o:bullet="t">
        <v:imagedata r:id="rId6" o:title="key"/>
      </v:shape>
    </w:pict>
  </w:numPicBullet>
  <w:numPicBullet w:numPicBulletId="6">
    <w:pict>
      <v:shape id="_x0000_i1086" type="#_x0000_t75" style="width:25.5pt;height:30pt" o:bullet="t">
        <v:imagedata r:id="rId7" o:title="lock1"/>
      </v:shape>
    </w:pict>
  </w:numPicBullet>
  <w:numPicBullet w:numPicBulletId="7">
    <w:pict>
      <v:shape id="_x0000_i1087" type="#_x0000_t75" style="width:30pt;height:39pt" o:bullet="t">
        <v:imagedata r:id="rId8" o:title="ProblemBullet"/>
      </v:shape>
    </w:pict>
  </w:numPicBullet>
  <w:numPicBullet w:numPicBulletId="8">
    <w:pict>
      <v:shape id="_x0000_i1088"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19B4A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632EE92-B7D8-4998-9C7E-0AF298BE3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0955</Words>
  <Characters>6244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25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8T16:4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